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4B463" w14:textId="46562236" w:rsidR="001576BA" w:rsidRDefault="001576BA" w:rsidP="001576BA">
      <w:pPr>
        <w:spacing w:after="0" w:line="360" w:lineRule="auto"/>
        <w:ind w:firstLine="1304"/>
        <w:jc w:val="both"/>
        <w:rPr>
          <w:lang w:val="en-US"/>
        </w:rPr>
      </w:pPr>
      <w:r>
        <w:rPr>
          <w:lang w:val="en-US"/>
        </w:rPr>
        <w:t>We have built the AIscreenR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 individual model responses (</w:t>
      </w:r>
      <w:commentRangeStart w:id="0"/>
      <w:commentRangeStart w:id="1"/>
      <w:r>
        <w:rPr>
          <w:lang w:val="en-US"/>
        </w:rPr>
        <w:t>especially relevant when using GPT-3.5 models</w:t>
      </w:r>
      <w:commentRangeEnd w:id="0"/>
      <w:r>
        <w:rPr>
          <w:rStyle w:val="CommentReference"/>
        </w:rPr>
        <w:commentReference w:id="0"/>
      </w:r>
      <w:commentRangeEnd w:id="1"/>
      <w:r>
        <w:rPr>
          <w:rStyle w:val="CommentReference"/>
        </w:rPr>
        <w:commentReference w:id="1"/>
      </w:r>
      <w:r>
        <w:rPr>
          <w:lang w:val="en-US"/>
        </w:rPr>
        <w:t xml:space="preserve">). When this feature is used, the final GPT decision is based on the probability of inclusion across the iterated requests, and the specific inclusion threshold can then be determined by the user (see Figure 4 of this paper). This also allows the users to test model response consistency. Moreover, the software has been built to draw on multi-core processing, thereby allowing users to significantly speed up the screening. Finally, we built the package so that reviewers can work with two different types of function calls; one yielding simple/trinary (i.e., 1 = {include}, 1.1 ={uncertain}, and 0 = {exclude}) decisions and/or another yielding descriptive responses </w:t>
      </w:r>
      <w:r w:rsidRPr="006F6A27">
        <w:rPr>
          <w:lang w:val="en-US"/>
        </w:rPr>
        <w:t xml:space="preserve">to the </w:t>
      </w:r>
      <w:r>
        <w:rPr>
          <w:lang w:val="en-US"/>
        </w:rPr>
        <w:t>screening requests. We consider the former to be the main work engine, whereas the latter can be pivotal when examining discrepancies between GPT and human screener decisions.</w:t>
      </w:r>
    </w:p>
    <w:p w14:paraId="716B532C" w14:textId="0D67C78E" w:rsidR="008333D3" w:rsidRDefault="008333D3" w:rsidP="001576BA">
      <w:pPr>
        <w:spacing w:after="0" w:line="360" w:lineRule="auto"/>
        <w:ind w:firstLine="1304"/>
        <w:jc w:val="both"/>
        <w:rPr>
          <w:lang w:val="en-US"/>
        </w:rPr>
      </w:pPr>
    </w:p>
    <w:p w14:paraId="615F41A4" w14:textId="3C401E28" w:rsidR="008333D3" w:rsidRDefault="008333D3" w:rsidP="001576BA">
      <w:pPr>
        <w:spacing w:after="0" w:line="360" w:lineRule="auto"/>
        <w:ind w:firstLine="1304"/>
        <w:jc w:val="both"/>
        <w:rPr>
          <w:lang w:val="en-US"/>
        </w:rPr>
      </w:pPr>
      <w:r>
        <w:rPr>
          <w:lang w:val="en-US"/>
        </w:rPr>
        <w:t>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03A8FDEE" w14:textId="52F2B359" w:rsidR="001576BA" w:rsidRPr="006F6A27" w:rsidRDefault="001576BA" w:rsidP="001576BA">
      <w:pPr>
        <w:pStyle w:val="CommentText"/>
        <w:rPr>
          <w:lang w:val="en-US"/>
        </w:rPr>
      </w:pPr>
      <w:r>
        <w:rPr>
          <w:rStyle w:val="CommentReference"/>
        </w:rPr>
        <w:annotationRef/>
      </w:r>
    </w:p>
    <w:p w14:paraId="43D73526" w14:textId="77777777" w:rsidR="00337640" w:rsidRPr="006F6A27" w:rsidRDefault="00337640" w:rsidP="001576BA">
      <w:pPr>
        <w:pStyle w:val="CommentText"/>
        <w:rPr>
          <w:lang w:val="en-US"/>
        </w:rPr>
      </w:pPr>
    </w:p>
    <w:p w14:paraId="05223D47" w14:textId="33FFAC40" w:rsidR="00A473E7" w:rsidRDefault="00BB1092">
      <w:pPr>
        <w:rPr>
          <w:rStyle w:val="translation"/>
          <w:lang w:val="en-US"/>
        </w:rPr>
      </w:pPr>
      <w:r>
        <w:rPr>
          <w:lang w:val="en-US"/>
        </w:rPr>
        <w:t>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w:t>
      </w:r>
    </w:p>
    <w:p w14:paraId="727FEDC3" w14:textId="30D13BDD" w:rsidR="006F6A27" w:rsidRDefault="006F6A27">
      <w:pPr>
        <w:rPr>
          <w:lang w:val="en-US"/>
        </w:rPr>
      </w:pPr>
    </w:p>
    <w:p w14:paraId="65F26805" w14:textId="561030B0" w:rsidR="006F6A27" w:rsidRDefault="006F6A27">
      <w:pPr>
        <w:rPr>
          <w:lang w:val="en-US"/>
        </w:rPr>
      </w:pPr>
      <w:r w:rsidRPr="006F6A27">
        <w:rPr>
          <w:i/>
          <w:lang w:val="en-US"/>
        </w:rPr>
        <w:t>Evidence from previous research about common human performance</w:t>
      </w:r>
      <w:r>
        <w:rPr>
          <w:lang w:val="en-US"/>
        </w:rPr>
        <w:t>:</w:t>
      </w:r>
    </w:p>
    <w:p w14:paraId="4628C174" w14:textId="602AABCD" w:rsidR="006F6A27" w:rsidRDefault="006F6A27" w:rsidP="006F6A27">
      <w:pPr>
        <w:rPr>
          <w:rStyle w:val="translation"/>
          <w:lang w:val="en-US"/>
        </w:rPr>
      </w:pPr>
      <w:r>
        <w:rPr>
          <w:rStyle w:val="translation"/>
          <w:lang w:val="en-US"/>
        </w:rPr>
        <w:t xml:space="preserve">In fact, </w:t>
      </w:r>
      <w:r w:rsidRPr="0011702D">
        <w:rPr>
          <w:rStyle w:val="translation"/>
          <w:lang w:val="en-US"/>
        </w:rPr>
        <w:t>research sugg</w:t>
      </w:r>
      <w:r>
        <w:rPr>
          <w:rStyle w:val="translation"/>
          <w:lang w:val="en-US"/>
        </w:rPr>
        <w:t>ests</w:t>
      </w:r>
      <w:r w:rsidRPr="0011702D">
        <w:rPr>
          <w:rStyle w:val="translation"/>
          <w:lang w:val="en-US"/>
        </w:rPr>
        <w:t xml:space="preserve"> that screeners</w:t>
      </w:r>
      <w:r>
        <w:rPr>
          <w:rStyle w:val="translation"/>
          <w:lang w:val="en-US"/>
        </w:rPr>
        <w:t xml:space="preserve"> on average</w:t>
      </w:r>
      <w:r w:rsidRPr="0011702D">
        <w:rPr>
          <w:rStyle w:val="translation"/>
          <w:lang w:val="en-US"/>
        </w:rPr>
        <w:t xml:space="preserve"> tend to miss between 3% </w:t>
      </w:r>
      <w:r>
        <w:rPr>
          <w:rStyle w:val="translation"/>
          <w:lang w:val="en-US"/>
        </w:rPr>
        <w:t>and</w:t>
      </w:r>
      <w:r w:rsidRPr="0011702D">
        <w:rPr>
          <w:rStyle w:val="translation"/>
          <w:lang w:val="en-US"/>
        </w:rPr>
        <w:t xml:space="preserve"> 24% of all eligible studies</w:t>
      </w:r>
      <w:r>
        <w:rPr>
          <w:rStyle w:val="translation"/>
          <w:lang w:val="en-US"/>
        </w:rPr>
        <w:t xml:space="preserve"> depending on the level of content knowledge – </w:t>
      </w:r>
      <w:r w:rsidRPr="0011702D">
        <w:rPr>
          <w:rStyle w:val="translation"/>
          <w:lang w:val="en-US"/>
        </w:rPr>
        <w:t>often</w:t>
      </w:r>
      <w:r>
        <w:rPr>
          <w:rStyle w:val="translation"/>
          <w:lang w:val="en-US"/>
        </w:rPr>
        <w:t xml:space="preserve"> with a substantial</w:t>
      </w:r>
      <w:r w:rsidRPr="0011702D">
        <w:rPr>
          <w:rStyle w:val="translation"/>
          <w:lang w:val="en-US"/>
        </w:rPr>
        <w:t xml:space="preserve"> impact</w:t>
      </w:r>
      <w:r>
        <w:rPr>
          <w:rStyle w:val="translation"/>
          <w:lang w:val="en-US"/>
        </w:rPr>
        <w:t xml:space="preserve"> on</w:t>
      </w:r>
      <w:r w:rsidRPr="0011702D">
        <w:rPr>
          <w:rStyle w:val="translation"/>
          <w:lang w:val="en-US"/>
        </w:rPr>
        <w:t xml:space="preserve"> the final </w:t>
      </w:r>
      <w:r>
        <w:rPr>
          <w:rStyle w:val="translation"/>
          <w:lang w:val="en-US"/>
        </w:rPr>
        <w:t xml:space="preserve">quantitative </w:t>
      </w:r>
      <w:r w:rsidRPr="0011702D">
        <w:rPr>
          <w:rStyle w:val="translation"/>
          <w:lang w:val="en-US"/>
        </w:rPr>
        <w:t xml:space="preserve">results </w:t>
      </w:r>
      <w: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fldChar w:fldCharType="separate"/>
      </w:r>
      <w:r w:rsidRPr="00DE061E">
        <w:rPr>
          <w:noProof/>
          <w:lang w:val="en-US"/>
        </w:rPr>
        <w:t>(Buscemi et al., 2006; Waffenschmidt et al., 2019)</w:t>
      </w:r>
      <w:r>
        <w:fldChar w:fldCharType="end"/>
      </w:r>
      <w:r w:rsidRPr="007340E8">
        <w:rPr>
          <w:rStyle w:val="translation"/>
          <w:lang w:val="en-US"/>
        </w:rPr>
        <w:t xml:space="preserve">. In medicine, </w:t>
      </w:r>
      <w:r>
        <w:rPr>
          <w:rStyle w:val="translation"/>
          <w:lang w:val="en-US"/>
        </w:rPr>
        <w:t>the</w:t>
      </w:r>
      <w:r w:rsidRPr="007340E8">
        <w:rPr>
          <w:rStyle w:val="translation"/>
          <w:lang w:val="en-US"/>
        </w:rPr>
        <w:t xml:space="preserve"> number </w:t>
      </w:r>
      <w:r>
        <w:rPr>
          <w:rStyle w:val="translation"/>
          <w:lang w:val="en-US"/>
        </w:rPr>
        <w:t xml:space="preserve">of missed studies may be </w:t>
      </w:r>
      <w:r w:rsidRPr="007340E8">
        <w:rPr>
          <w:rStyle w:val="translation"/>
          <w:lang w:val="en-US"/>
        </w:rPr>
        <w:t>even higher</w:t>
      </w:r>
      <w:r>
        <w:rPr>
          <w:rStyle w:val="translation"/>
          <w:lang w:val="en-US"/>
        </w:rPr>
        <w:t>, especially</w:t>
      </w:r>
      <w:r w:rsidRPr="007340E8">
        <w:rPr>
          <w:rStyle w:val="translation"/>
          <w:lang w:val="en-US"/>
        </w:rPr>
        <w:t xml:space="preserve"> when </w:t>
      </w:r>
      <w:r>
        <w:rPr>
          <w:rStyle w:val="translation"/>
          <w:lang w:val="en-US"/>
        </w:rPr>
        <w:t>relying on</w:t>
      </w:r>
      <w:r w:rsidRPr="007340E8">
        <w:rPr>
          <w:rStyle w:val="translation"/>
          <w:lang w:val="en-US"/>
        </w:rPr>
        <w:t xml:space="preserve"> student screeners </w:t>
      </w:r>
      <w:r>
        <w:rPr>
          <w:rStyle w:val="translation"/>
        </w:rPr>
        <w:fldChar w:fldCharType="begin" w:fldLock="1"/>
      </w:r>
      <w:r>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Style w:val="translation"/>
        </w:rPr>
        <w:fldChar w:fldCharType="separate"/>
      </w:r>
      <w:r w:rsidRPr="00DE061E">
        <w:rPr>
          <w:rStyle w:val="translation"/>
          <w:noProof/>
          <w:lang w:val="en-US"/>
        </w:rPr>
        <w:t>(Ng et al., 2014)</w:t>
      </w:r>
      <w:r>
        <w:rPr>
          <w:rStyle w:val="translation"/>
        </w:rPr>
        <w:fldChar w:fldCharType="end"/>
      </w:r>
      <w:r w:rsidRPr="007340E8">
        <w:rPr>
          <w:rStyle w:val="translation"/>
          <w:lang w:val="en-US"/>
        </w:rPr>
        <w:t>.</w:t>
      </w:r>
    </w:p>
    <w:p w14:paraId="600DB0B6" w14:textId="08411CC6" w:rsidR="00354FE9" w:rsidRDefault="00354FE9" w:rsidP="006F6A27">
      <w:pPr>
        <w:rPr>
          <w:lang w:val="en-US"/>
        </w:rPr>
      </w:pPr>
    </w:p>
    <w:p w14:paraId="3385B08B" w14:textId="77777777" w:rsidR="00354FE9" w:rsidRPr="00DA0E87" w:rsidDel="007E5786" w:rsidRDefault="00354FE9" w:rsidP="00354FE9">
      <w:pPr>
        <w:autoSpaceDE w:val="0"/>
        <w:autoSpaceDN w:val="0"/>
        <w:adjustRightInd w:val="0"/>
        <w:spacing w:after="0" w:line="360" w:lineRule="auto"/>
        <w:ind w:firstLine="1304"/>
        <w:jc w:val="both"/>
        <w:rPr>
          <w:del w:id="2" w:author="Julian Christensen" w:date="2024-08-08T11:21:00Z"/>
          <w:rPrChange w:id="3" w:author="Julian Christensen" w:date="2024-08-08T12:48:00Z">
            <w:rPr>
              <w:del w:id="4" w:author="Julian Christensen" w:date="2024-08-08T11:21:00Z"/>
              <w:lang w:val="en-US"/>
            </w:rPr>
          </w:rPrChange>
        </w:rPr>
      </w:pPr>
      <w:commentRangeStart w:id="5"/>
      <w:r>
        <w:rPr>
          <w:rFonts w:cs="Times New Roman"/>
          <w:szCs w:val="24"/>
          <w:lang w:val="en-US"/>
        </w:rPr>
        <w:lastRenderedPageBreak/>
        <w:t>An additional challenge is that most automated screening</w:t>
      </w:r>
      <w:ins w:id="6" w:author="Julian Christensen" w:date="2024-08-13T09:00:00Z">
        <w:r>
          <w:rPr>
            <w:rFonts w:cs="Times New Roman"/>
            <w:szCs w:val="24"/>
            <w:lang w:val="en-US"/>
          </w:rPr>
          <w:t xml:space="preserve"> tools</w:t>
        </w:r>
      </w:ins>
      <w:del w:id="7" w:author="Julian Christensen" w:date="2024-08-13T09:00:00Z">
        <w:r w:rsidDel="004807D4">
          <w:rPr>
            <w:rFonts w:cs="Times New Roman"/>
            <w:szCs w:val="24"/>
            <w:lang w:val="en-US"/>
          </w:rPr>
          <w:delText>s</w:delText>
        </w:r>
      </w:del>
      <w:r>
        <w:rPr>
          <w:rFonts w:cs="Times New Roman"/>
          <w:szCs w:val="24"/>
          <w:lang w:val="en-US"/>
        </w:rPr>
        <w:t xml:space="preserve"> are based on supervised and active learning methods. This means that </w:t>
      </w:r>
      <w:commentRangeStart w:id="8"/>
      <w:commentRangeStart w:id="9"/>
      <w:r>
        <w:rPr>
          <w:rFonts w:cs="Times New Roman"/>
          <w:szCs w:val="24"/>
          <w:lang w:val="en-US"/>
        </w:rPr>
        <w:t>they need to be trained on a large enough set of in</w:t>
      </w:r>
      <w:ins w:id="10" w:author="Therese Deocampo Pigott" w:date="2024-08-07T20:03:00Z">
        <w:r>
          <w:rPr>
            <w:rFonts w:cs="Times New Roman"/>
            <w:szCs w:val="24"/>
            <w:lang w:val="en-US"/>
          </w:rPr>
          <w:t>cluded</w:t>
        </w:r>
      </w:ins>
      <w:del w:id="11" w:author="Therese Deocampo Pigott" w:date="2024-08-07T20:03:00Z">
        <w:r w:rsidDel="00CD1885">
          <w:rPr>
            <w:rFonts w:cs="Times New Roman"/>
            <w:szCs w:val="24"/>
            <w:lang w:val="en-US"/>
          </w:rPr>
          <w:delText>-</w:delText>
        </w:r>
      </w:del>
      <w:r>
        <w:rPr>
          <w:rFonts w:cs="Times New Roman"/>
          <w:szCs w:val="24"/>
          <w:lang w:val="en-US"/>
        </w:rPr>
        <w:t xml:space="preserve"> and excluded references to perform adequately</w:t>
      </w:r>
      <w:commentRangeEnd w:id="8"/>
      <w:r>
        <w:rPr>
          <w:rStyle w:val="CommentReference"/>
        </w:rPr>
        <w:commentReference w:id="8"/>
      </w:r>
      <w:commentRangeEnd w:id="9"/>
      <w:r>
        <w:rPr>
          <w:rStyle w:val="CommentReference"/>
        </w:rPr>
        <w:commentReference w:id="9"/>
      </w:r>
      <w:ins w:id="12" w:author="Julian Christensen" w:date="2024-08-08T11:17:00Z">
        <w:r>
          <w:rPr>
            <w:rFonts w:cs="Times New Roman"/>
            <w:szCs w:val="24"/>
            <w:lang w:val="en-US"/>
          </w:rPr>
          <w:t>,</w:t>
        </w:r>
      </w:ins>
      <w:r>
        <w:rPr>
          <w:rFonts w:cs="Times New Roman"/>
          <w:szCs w:val="24"/>
          <w:lang w:val="en-US"/>
        </w:rPr>
        <w:t xml:space="preserve"> which </w:t>
      </w:r>
      <w:del w:id="13" w:author="Julian Christensen" w:date="2024-08-08T11:18:00Z">
        <w:r w:rsidDel="0058464F">
          <w:rPr>
            <w:rFonts w:cs="Times New Roman"/>
            <w:szCs w:val="24"/>
            <w:lang w:val="en-US"/>
          </w:rPr>
          <w:delText xml:space="preserve">in turn </w:delText>
        </w:r>
      </w:del>
      <w:del w:id="14" w:author="Julian Christensen" w:date="2024-08-12T12:53:00Z">
        <w:r w:rsidDel="004B7D02">
          <w:rPr>
            <w:rFonts w:cs="Times New Roman"/>
            <w:szCs w:val="24"/>
            <w:lang w:val="en-US"/>
          </w:rPr>
          <w:delText>can be</w:delText>
        </w:r>
      </w:del>
      <w:ins w:id="15" w:author="Julian Christensen" w:date="2024-08-12T12:53:00Z">
        <w:r>
          <w:rPr>
            <w:rFonts w:cs="Times New Roman"/>
            <w:szCs w:val="24"/>
            <w:lang w:val="en-US"/>
          </w:rPr>
          <w:t>is</w:t>
        </w:r>
      </w:ins>
      <w:r>
        <w:rPr>
          <w:rFonts w:cs="Times New Roman"/>
          <w:szCs w:val="24"/>
          <w:lang w:val="en-US"/>
        </w:rPr>
        <w:t xml:space="preserve"> </w:t>
      </w:r>
      <w:del w:id="16" w:author="Julian Christensen" w:date="2024-08-12T12:59:00Z">
        <w:r w:rsidDel="00BF6C82">
          <w:rPr>
            <w:rFonts w:cs="Times New Roman"/>
            <w:szCs w:val="24"/>
            <w:lang w:val="en-US"/>
          </w:rPr>
          <w:delText xml:space="preserve">a </w:delText>
        </w:r>
      </w:del>
      <w:r>
        <w:rPr>
          <w:rFonts w:cs="Times New Roman"/>
          <w:szCs w:val="24"/>
          <w:lang w:val="en-US"/>
        </w:rPr>
        <w:t xml:space="preserve">time-consuming </w:t>
      </w:r>
      <w:del w:id="17" w:author="Julian Christensen" w:date="2024-08-12T12:59:00Z">
        <w:r w:rsidDel="00BF6C82">
          <w:rPr>
            <w:rFonts w:cs="Times New Roman"/>
            <w:szCs w:val="24"/>
            <w:lang w:val="en-US"/>
          </w:rPr>
          <w:delText>task</w:delText>
        </w:r>
      </w:del>
      <w:del w:id="18" w:author="Julian Christensen" w:date="2024-08-09T10:00:00Z">
        <w:r w:rsidDel="008C29BD">
          <w:rPr>
            <w:rFonts w:cs="Times New Roman"/>
            <w:szCs w:val="24"/>
            <w:lang w:val="en-US"/>
          </w:rPr>
          <w:delText>,</w:delText>
        </w:r>
      </w:del>
      <w:del w:id="19" w:author="Julian Christensen" w:date="2024-08-12T12:59:00Z">
        <w:r w:rsidDel="00BF6C82">
          <w:rPr>
            <w:rFonts w:cs="Times New Roman"/>
            <w:szCs w:val="24"/>
            <w:lang w:val="en-US"/>
          </w:rPr>
          <w:delText xml:space="preserve"> </w:delText>
        </w:r>
      </w:del>
      <w:r>
        <w:rPr>
          <w:rFonts w:cs="Times New Roman"/>
          <w:szCs w:val="24"/>
          <w:lang w:val="en-US"/>
        </w:rPr>
        <w:t xml:space="preserve">as well. </w:t>
      </w:r>
      <w:del w:id="20" w:author="Julian Christensen" w:date="2024-08-08T11:18:00Z">
        <w:r w:rsidDel="0058464F">
          <w:rPr>
            <w:rFonts w:cs="Times New Roman"/>
            <w:szCs w:val="24"/>
            <w:lang w:val="en-US"/>
          </w:rPr>
          <w:delText>Moreover</w:delText>
        </w:r>
      </w:del>
      <w:ins w:id="21" w:author="Julian Christensen" w:date="2024-08-08T11:18:00Z">
        <w:r>
          <w:rPr>
            <w:rFonts w:cs="Times New Roman"/>
            <w:szCs w:val="24"/>
            <w:lang w:val="en-US"/>
          </w:rPr>
          <w:t>Finally</w:t>
        </w:r>
      </w:ins>
      <w:r>
        <w:rPr>
          <w:rFonts w:cs="Times New Roman"/>
          <w:szCs w:val="24"/>
          <w:lang w:val="en-US"/>
        </w:rPr>
        <w:t xml:space="preserve">, when automation tools are used for prioritized screening, there is no clear rule for </w:t>
      </w:r>
      <w:r w:rsidRPr="00D75717">
        <w:rPr>
          <w:lang w:val="en-US"/>
          <w:rPrChange w:id="22" w:author="Julian Christensen" w:date="2024-08-08T10:51:00Z">
            <w:rPr/>
          </w:rPrChange>
        </w:rPr>
        <w:t xml:space="preserve">determining when it is safe to stop screening </w:t>
      </w:r>
      <w:r>
        <w:rPr>
          <w:rFonts w:cs="Times New Roman"/>
          <w:szCs w:val="24"/>
          <w:lang w:val="en-US"/>
        </w:rPr>
        <w:t xml:space="preserve">with regard to finding all or close to all eligible references. Although various stopping rules have been proposed, the adequacy of these rules is sensitive to a range of factors, such as the length of the database, the prevalence of relevant studies, and the balance between relevant and irrelevant records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rPr>
        <w:t>(Campos et al., 2023; König et al., 2023; Van De Schoot et al., 2021)</w:t>
      </w:r>
      <w:r>
        <w:rPr>
          <w:rFonts w:cs="Times New Roman"/>
          <w:szCs w:val="24"/>
          <w:lang w:val="en-US"/>
        </w:rPr>
        <w:fldChar w:fldCharType="end"/>
      </w:r>
      <w:del w:id="23" w:author="Julian Christensen" w:date="2024-08-09T10:39:00Z">
        <w:r w:rsidRPr="00FA1036" w:rsidDel="00664A3A">
          <w:rPr>
            <w:rFonts w:cs="Times New Roman"/>
            <w:szCs w:val="24"/>
          </w:rPr>
          <w:delText xml:space="preserve">. </w:delText>
        </w:r>
      </w:del>
      <w:commentRangeEnd w:id="5"/>
      <w:r>
        <w:rPr>
          <w:rStyle w:val="CommentReference"/>
        </w:rPr>
        <w:commentReference w:id="5"/>
      </w:r>
    </w:p>
    <w:p w14:paraId="44F98590" w14:textId="2E08BF1B" w:rsidR="00354FE9" w:rsidRDefault="00354FE9" w:rsidP="006F6A27">
      <w:pPr>
        <w:rPr>
          <w:lang w:val="en-US"/>
        </w:rPr>
      </w:pPr>
    </w:p>
    <w:p w14:paraId="209841C2" w14:textId="55D7F6AB" w:rsidR="00354FE9" w:rsidRDefault="00354FE9" w:rsidP="006F6A27">
      <w:pPr>
        <w:rPr>
          <w:lang w:val="en-US"/>
        </w:rPr>
      </w:pPr>
      <w:r>
        <w:rPr>
          <w:lang w:val="en-US"/>
        </w:rPr>
        <w:t>By doing so, we provide a basis for making sense of specific</w:t>
      </w:r>
      <w:r w:rsidRPr="00014A1F">
        <w:rPr>
          <w:lang w:val="en-US"/>
        </w:rPr>
        <w:t xml:space="preserve"> </w:t>
      </w:r>
      <w:r>
        <w:rPr>
          <w:lang w:val="en-US"/>
        </w:rPr>
        <w:t>TAB screening performances, which is needed in order to meaningfully assess the fruitfulness of using GPT models (and other LLMs) as independent TAB screeners in systematic reviews.</w:t>
      </w:r>
    </w:p>
    <w:p w14:paraId="591ED03E" w14:textId="0E27C2D4" w:rsidR="00A63323" w:rsidRDefault="00A63323" w:rsidP="006F6A27">
      <w:pPr>
        <w:rPr>
          <w:lang w:val="en-US"/>
        </w:rPr>
      </w:pPr>
      <w:commentRangeStart w:id="24"/>
    </w:p>
    <w:p w14:paraId="48A2A7CB" w14:textId="77777777" w:rsidR="00A63323" w:rsidRDefault="00A63323" w:rsidP="00A63323">
      <w:pPr>
        <w:spacing w:after="0" w:line="360" w:lineRule="auto"/>
        <w:ind w:firstLine="1304"/>
        <w:jc w:val="both"/>
        <w:rPr>
          <w:rFonts w:eastAsiaTheme="minorEastAsia"/>
          <w:lang w:val="en-US"/>
        </w:rPr>
      </w:pPr>
      <w:del w:id="25" w:author="Julian Christensen" w:date="2024-08-13T15:08:00Z">
        <w:r w:rsidRPr="001D23BB" w:rsidDel="00D4382A">
          <w:rPr>
            <w:rFonts w:eastAsiaTheme="minorEastAsia"/>
            <w:highlight w:val="yellow"/>
            <w:lang w:val="en-US"/>
            <w:rPrChange w:id="26" w:author="Julian Christensen" w:date="2024-08-12T13:44:00Z">
              <w:rPr>
                <w:rFonts w:eastAsiaTheme="minorEastAsia"/>
                <w:lang w:val="en-US"/>
              </w:rPr>
            </w:rPrChange>
          </w:rPr>
          <w:delText xml:space="preserve">For our benchmark development, the </w:delText>
        </w:r>
        <m:oMath>
          <m:r>
            <w:rPr>
              <w:rFonts w:ascii="Cambria Math" w:eastAsiaTheme="minorEastAsia" w:hAnsi="Cambria Math"/>
              <w:highlight w:val="yellow"/>
              <w:lang w:val="en-US"/>
              <w:rPrChange w:id="27" w:author="Julian Christensen" w:date="2024-08-12T13:44:00Z">
                <w:rPr>
                  <w:rFonts w:ascii="Cambria Math" w:eastAsiaTheme="minorEastAsia" w:hAnsi="Cambria Math"/>
                  <w:lang w:val="en-US"/>
                </w:rPr>
              </w:rPrChange>
            </w:rPr>
            <m:t>TP</m:t>
          </m:r>
        </m:oMath>
        <w:r w:rsidRPr="001D23BB" w:rsidDel="00D4382A">
          <w:rPr>
            <w:rFonts w:eastAsiaTheme="minorEastAsia"/>
            <w:highlight w:val="yellow"/>
            <w:lang w:val="en-US"/>
            <w:rPrChange w:id="28"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9" w:author="Julian Christensen" w:date="2024-08-12T13:44:00Z">
                <w:rPr>
                  <w:rFonts w:ascii="Cambria Math" w:eastAsiaTheme="minorEastAsia" w:hAnsi="Cambria Math"/>
                  <w:lang w:val="en-US"/>
                </w:rPr>
              </w:rPrChange>
            </w:rPr>
            <m:t>TN</m:t>
          </m:r>
        </m:oMath>
        <w:r w:rsidRPr="001D23BB" w:rsidDel="00D4382A">
          <w:rPr>
            <w:rFonts w:eastAsiaTheme="minorEastAsia"/>
            <w:highlight w:val="yellow"/>
            <w:lang w:val="en-US"/>
            <w:rPrChange w:id="30"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31" w:author="Julian Christensen" w:date="2024-08-12T13:44:00Z">
                <w:rPr>
                  <w:rFonts w:ascii="Cambria Math" w:eastAsiaTheme="minorEastAsia" w:hAnsi="Cambria Math"/>
                  <w:lang w:val="en-US"/>
                </w:rPr>
              </w:rPrChange>
            </w:rPr>
            <m:t>FN</m:t>
          </m:r>
        </m:oMath>
        <w:r w:rsidRPr="001D23BB" w:rsidDel="00D4382A">
          <w:rPr>
            <w:rFonts w:eastAsiaTheme="minorEastAsia"/>
            <w:highlight w:val="yellow"/>
            <w:lang w:val="en-US"/>
            <w:rPrChange w:id="32" w:author="Julian Christensen" w:date="2024-08-12T13:44:00Z">
              <w:rPr>
                <w:rFonts w:eastAsiaTheme="minorEastAsia"/>
                <w:lang w:val="en-US"/>
              </w:rPr>
            </w:rPrChange>
          </w:rPr>
          <w:delText xml:space="preserve">, and </w:delText>
        </w:r>
        <m:oMath>
          <m:r>
            <w:rPr>
              <w:rFonts w:ascii="Cambria Math" w:eastAsiaTheme="minorEastAsia" w:hAnsi="Cambria Math"/>
              <w:highlight w:val="yellow"/>
              <w:lang w:val="en-US"/>
              <w:rPrChange w:id="33" w:author="Julian Christensen" w:date="2024-08-12T13:44:00Z">
                <w:rPr>
                  <w:rFonts w:ascii="Cambria Math" w:eastAsiaTheme="minorEastAsia" w:hAnsi="Cambria Math"/>
                  <w:lang w:val="en-US"/>
                </w:rPr>
              </w:rPrChange>
            </w:rPr>
            <m:t>FP</m:t>
          </m:r>
        </m:oMath>
        <w:r w:rsidRPr="001D23BB" w:rsidDel="00D4382A">
          <w:rPr>
            <w:rFonts w:eastAsiaTheme="minorEastAsia"/>
            <w:highlight w:val="yellow"/>
            <w:lang w:val="en-US"/>
            <w:rPrChange w:id="34" w:author="Julian Christensen" w:date="2024-08-12T13:44:00Z">
              <w:rPr>
                <w:rFonts w:eastAsiaTheme="minorEastAsia"/>
                <w:lang w:val="en-US"/>
              </w:rPr>
            </w:rPrChange>
          </w:rPr>
          <w:delText xml:space="preserve"> conditions </w:delText>
        </w:r>
      </w:del>
      <w:del w:id="35" w:author="Julian Christensen" w:date="2024-08-12T13:43:00Z">
        <w:r w:rsidRPr="001D23BB" w:rsidDel="007666B1">
          <w:rPr>
            <w:rFonts w:eastAsiaTheme="minorEastAsia"/>
            <w:highlight w:val="yellow"/>
            <w:lang w:val="en-US"/>
            <w:rPrChange w:id="36" w:author="Julian Christensen" w:date="2024-08-12T13:44:00Z">
              <w:rPr>
                <w:rFonts w:eastAsiaTheme="minorEastAsia"/>
                <w:lang w:val="en-US"/>
              </w:rPr>
            </w:rPrChange>
          </w:rPr>
          <w:delText xml:space="preserve">were </w:delText>
        </w:r>
      </w:del>
      <w:del w:id="37" w:author="Julian Christensen" w:date="2024-08-13T15:08:00Z">
        <w:r w:rsidRPr="001D23BB" w:rsidDel="00D4382A">
          <w:rPr>
            <w:rFonts w:eastAsiaTheme="minorEastAsia"/>
            <w:highlight w:val="yellow"/>
            <w:lang w:val="en-US"/>
            <w:rPrChange w:id="38" w:author="Julian Christensen" w:date="2024-08-12T13:44:00Z">
              <w:rPr>
                <w:rFonts w:eastAsiaTheme="minorEastAsia"/>
                <w:lang w:val="en-US"/>
              </w:rPr>
            </w:rPrChange>
          </w:rPr>
          <w:delText xml:space="preserve">determined by comparing single human screener decisions to final decisions agreed upon </w:delText>
        </w:r>
      </w:del>
      <w:del w:id="39" w:author="Julian Christensen" w:date="2024-08-08T15:05:00Z">
        <w:r w:rsidRPr="001D23BB" w:rsidDel="00A51020">
          <w:rPr>
            <w:rFonts w:eastAsiaTheme="minorEastAsia"/>
            <w:highlight w:val="yellow"/>
            <w:lang w:val="en-US"/>
            <w:rPrChange w:id="40" w:author="Julian Christensen" w:date="2024-08-12T13:44:00Z">
              <w:rPr>
                <w:rFonts w:eastAsiaTheme="minorEastAsia"/>
                <w:lang w:val="en-US"/>
              </w:rPr>
            </w:rPrChange>
          </w:rPr>
          <w:delText xml:space="preserve">between </w:delText>
        </w:r>
      </w:del>
      <w:del w:id="41" w:author="Julian Christensen" w:date="2024-08-13T15:08:00Z">
        <w:r w:rsidRPr="001D23BB" w:rsidDel="00D4382A">
          <w:rPr>
            <w:rFonts w:eastAsiaTheme="minorEastAsia"/>
            <w:highlight w:val="yellow"/>
            <w:lang w:val="en-US"/>
            <w:rPrChange w:id="42" w:author="Julian Christensen" w:date="2024-08-12T13:44:00Z">
              <w:rPr>
                <w:rFonts w:eastAsiaTheme="minorEastAsia"/>
                <w:lang w:val="en-US"/>
              </w:rPr>
            </w:rPrChange>
          </w:rPr>
          <w:delText>a minimum of two human screeners. In our classifier experiment, the conditions were determined by comparing the GPT decision with the final decision made by a minimum of two independent human screeners.</w:delText>
        </w:r>
        <w:r w:rsidDel="00D4382A">
          <w:rPr>
            <w:rFonts w:eastAsiaTheme="minorEastAsia"/>
            <w:lang w:val="en-US"/>
          </w:rPr>
          <w:delText xml:space="preserve"> </w:delText>
        </w:r>
      </w:del>
      <w:commentRangeEnd w:id="24"/>
      <w:r>
        <w:rPr>
          <w:rStyle w:val="CommentReference"/>
        </w:rPr>
        <w:commentReference w:id="24"/>
      </w:r>
    </w:p>
    <w:p w14:paraId="2669EC80" w14:textId="77777777" w:rsidR="00A63323" w:rsidRPr="006F6A27" w:rsidRDefault="00A63323" w:rsidP="006F6A27">
      <w:pPr>
        <w:rPr>
          <w:lang w:val="en-US"/>
        </w:rPr>
      </w:pPr>
    </w:p>
    <w:sectPr w:rsidR="00A63323" w:rsidRPr="006F6A2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16:48:00Z" w:initials="JC">
    <w:p w14:paraId="5560B680" w14:textId="77777777" w:rsidR="001576BA" w:rsidRDefault="001576BA" w:rsidP="001576BA">
      <w:pPr>
        <w:pStyle w:val="CommentText"/>
      </w:pPr>
      <w:r>
        <w:rPr>
          <w:rStyle w:val="CommentReference"/>
        </w:rPr>
        <w:annotationRef/>
      </w:r>
      <w:r>
        <w:t>Evt indsætte fodnote til kort forklaring af, hvorfor?</w:t>
      </w:r>
    </w:p>
  </w:comment>
  <w:comment w:id="1" w:author="Mikkel Helding Vembye" w:date="2024-07-08T09:44:00Z" w:initials="JC">
    <w:p w14:paraId="7A46328D" w14:textId="77777777" w:rsidR="001576BA" w:rsidRDefault="001576BA" w:rsidP="001576BA">
      <w:pPr>
        <w:pStyle w:val="CommentText"/>
      </w:pPr>
      <w:r>
        <w:rPr>
          <w:rStyle w:val="CommentReference"/>
        </w:rPr>
        <w:annotationRef/>
      </w:r>
      <w:r>
        <w:t>Synes det ligger i sætningen omkring random noises</w:t>
      </w:r>
    </w:p>
  </w:comment>
  <w:comment w:id="8" w:author="Julian Christensen" w:date="2024-08-12T12:58:00Z" w:initials="JC">
    <w:p w14:paraId="2AD2860F" w14:textId="77777777" w:rsidR="00354FE9" w:rsidRDefault="00354FE9" w:rsidP="00354FE9">
      <w:pPr>
        <w:pStyle w:val="CommentText"/>
      </w:pPr>
      <w:r>
        <w:rPr>
          <w:rStyle w:val="CommentReference"/>
        </w:rPr>
        <w:annotationRef/>
      </w:r>
      <w:r>
        <w:t>Slipper man for det med vores setup? Altså: Er antallet af trænings-studier, der er krævet i de traditionelle værktøjer, højere end antallet af studier, der er brug for ifm. prompt-kalibreringen jf. tabel 5?</w:t>
      </w:r>
    </w:p>
  </w:comment>
  <w:comment w:id="9" w:author="Mikkel Helding Vembye" w:date="2024-08-19T07:25:00Z" w:initials="MHV">
    <w:p w14:paraId="696DC4D0" w14:textId="77777777" w:rsidR="00354FE9" w:rsidRDefault="00354FE9" w:rsidP="00354FE9">
      <w:pPr>
        <w:pStyle w:val="CommentText"/>
      </w:pPr>
      <w:r>
        <w:rPr>
          <w:rStyle w:val="CommentReference"/>
        </w:rPr>
        <w:annotationRef/>
      </w:r>
      <w:r>
        <w:t xml:space="preserve">Tænker ikke vi kan sige, at man slipper helt af med dette program. Mere at problemet bliver mindre med GPT modellerne. Og ja, man skal benytte meget færre studier. I nogle ML tools skal man benytte 1000-2000 studier før algoritmen præsterer nogenlun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5" w:author="Mikkel Helding Vembye" w:date="2024-08-19T08:31:00Z" w:initials="MHV">
    <w:p w14:paraId="332457D3" w14:textId="77777777" w:rsidR="00354FE9" w:rsidRDefault="00354FE9" w:rsidP="00354FE9">
      <w:pPr>
        <w:pStyle w:val="CommentText"/>
      </w:pPr>
      <w:r>
        <w:rPr>
          <w:rStyle w:val="CommentReference"/>
        </w:rPr>
        <w:annotationRef/>
      </w:r>
      <w:r>
        <w:t>Delete</w:t>
      </w:r>
    </w:p>
  </w:comment>
  <w:comment w:id="24" w:author="Mikkel Helding Vembye" w:date="2024-08-19T11:05:00Z" w:initials="MHV">
    <w:p w14:paraId="230BE08D" w14:textId="2F297F9F" w:rsidR="00A63323" w:rsidRDefault="00A63323">
      <w:pPr>
        <w:pStyle w:val="CommentText"/>
      </w:pPr>
      <w:r>
        <w:rPr>
          <w:rStyle w:val="CommentReference"/>
        </w:rPr>
        <w:annotationRef/>
      </w:r>
      <w:r>
        <w:t>Ensure this is mentioned somewhere in the text</w:t>
      </w:r>
      <w:bookmarkStart w:id="43" w:name="_GoBack"/>
      <w:bookmarkEnd w:id="4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60B680" w15:done="1"/>
  <w15:commentEx w15:paraId="7A46328D" w15:paraIdParent="5560B680" w15:done="1"/>
  <w15:commentEx w15:paraId="2AD2860F" w15:done="0"/>
  <w15:commentEx w15:paraId="696DC4D0" w15:paraIdParent="2AD2860F" w15:done="0"/>
  <w15:commentEx w15:paraId="332457D3" w15:done="0"/>
  <w15:commentEx w15:paraId="230BE0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60B680" w16cid:durableId="2A37A935"/>
  <w16cid:commentId w16cid:paraId="7A46328D" w16cid:durableId="2A37A936"/>
  <w16cid:commentId w16cid:paraId="2AD2860F" w16cid:durableId="2A648566"/>
  <w16cid:commentId w16cid:paraId="696DC4D0" w16cid:durableId="2A6D71FC"/>
  <w16cid:commentId w16cid:paraId="332457D3" w16cid:durableId="2A6D8166"/>
  <w16cid:commentId w16cid:paraId="230BE08D" w16cid:durableId="2A6DA5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wMrQ0MDczMzeyNLZU0lEKTi0uzszPAykwqQUANJT3KywAAAA="/>
  </w:docVars>
  <w:rsids>
    <w:rsidRoot w:val="001576BA"/>
    <w:rsid w:val="001576BA"/>
    <w:rsid w:val="00337640"/>
    <w:rsid w:val="00354FE9"/>
    <w:rsid w:val="006F6A27"/>
    <w:rsid w:val="008333D3"/>
    <w:rsid w:val="009867F7"/>
    <w:rsid w:val="00A473E7"/>
    <w:rsid w:val="00A63323"/>
    <w:rsid w:val="00BB109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F791"/>
  <w15:chartTrackingRefBased/>
  <w15:docId w15:val="{CF7FFE21-FCA7-431A-BE70-68DD01F3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BA"/>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line="259" w:lineRule="auto"/>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CommentText">
    <w:name w:val="annotation text"/>
    <w:basedOn w:val="Normal"/>
    <w:link w:val="CommentTextChar"/>
    <w:uiPriority w:val="99"/>
    <w:unhideWhenUsed/>
    <w:rsid w:val="001576BA"/>
    <w:pPr>
      <w:spacing w:line="240" w:lineRule="auto"/>
    </w:pPr>
    <w:rPr>
      <w:sz w:val="20"/>
      <w:szCs w:val="20"/>
    </w:rPr>
  </w:style>
  <w:style w:type="character" w:customStyle="1" w:styleId="CommentTextChar">
    <w:name w:val="Comment Text Char"/>
    <w:basedOn w:val="DefaultParagraphFont"/>
    <w:link w:val="CommentText"/>
    <w:uiPriority w:val="99"/>
    <w:rsid w:val="001576BA"/>
    <w:rPr>
      <w:rFonts w:ascii="Times New Roman" w:hAnsi="Times New Roman"/>
      <w:sz w:val="20"/>
      <w:szCs w:val="20"/>
    </w:rPr>
  </w:style>
  <w:style w:type="character" w:styleId="CommentReference">
    <w:name w:val="annotation reference"/>
    <w:basedOn w:val="DefaultParagraphFont"/>
    <w:uiPriority w:val="99"/>
    <w:semiHidden/>
    <w:unhideWhenUsed/>
    <w:rsid w:val="001576BA"/>
    <w:rPr>
      <w:sz w:val="16"/>
      <w:szCs w:val="16"/>
    </w:rPr>
  </w:style>
  <w:style w:type="paragraph" w:styleId="BalloonText">
    <w:name w:val="Balloon Text"/>
    <w:basedOn w:val="Normal"/>
    <w:link w:val="BalloonTextChar"/>
    <w:uiPriority w:val="99"/>
    <w:semiHidden/>
    <w:unhideWhenUsed/>
    <w:rsid w:val="0015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BA"/>
    <w:rPr>
      <w:rFonts w:ascii="Segoe UI" w:hAnsi="Segoe UI" w:cs="Segoe UI"/>
      <w:sz w:val="18"/>
      <w:szCs w:val="18"/>
    </w:rPr>
  </w:style>
  <w:style w:type="character" w:customStyle="1" w:styleId="translation">
    <w:name w:val="translation"/>
    <w:basedOn w:val="DefaultParagraphFont"/>
    <w:rsid w:val="008333D3"/>
  </w:style>
  <w:style w:type="paragraph" w:styleId="CommentSubject">
    <w:name w:val="annotation subject"/>
    <w:basedOn w:val="CommentText"/>
    <w:next w:val="CommentText"/>
    <w:link w:val="CommentSubjectChar"/>
    <w:uiPriority w:val="99"/>
    <w:semiHidden/>
    <w:unhideWhenUsed/>
    <w:rsid w:val="00A63323"/>
    <w:rPr>
      <w:b/>
      <w:bCs/>
    </w:rPr>
  </w:style>
  <w:style w:type="character" w:customStyle="1" w:styleId="CommentSubjectChar">
    <w:name w:val="Comment Subject Char"/>
    <w:basedOn w:val="CommentTextChar"/>
    <w:link w:val="CommentSubject"/>
    <w:uiPriority w:val="99"/>
    <w:semiHidden/>
    <w:rsid w:val="00A6332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1035">
      <w:bodyDiv w:val="1"/>
      <w:marLeft w:val="0"/>
      <w:marRight w:val="0"/>
      <w:marTop w:val="0"/>
      <w:marBottom w:val="0"/>
      <w:divBdr>
        <w:top w:val="none" w:sz="0" w:space="0" w:color="auto"/>
        <w:left w:val="none" w:sz="0" w:space="0" w:color="auto"/>
        <w:bottom w:val="none" w:sz="0" w:space="0" w:color="auto"/>
        <w:right w:val="none" w:sz="0" w:space="0" w:color="auto"/>
      </w:divBdr>
      <w:divsChild>
        <w:div w:id="1585458126">
          <w:marLeft w:val="0"/>
          <w:marRight w:val="0"/>
          <w:marTop w:val="0"/>
          <w:marBottom w:val="0"/>
          <w:divBdr>
            <w:top w:val="none" w:sz="0" w:space="0" w:color="auto"/>
            <w:left w:val="none" w:sz="0" w:space="0" w:color="auto"/>
            <w:bottom w:val="none" w:sz="0" w:space="0" w:color="auto"/>
            <w:right w:val="none" w:sz="0" w:space="0" w:color="auto"/>
          </w:divBdr>
          <w:divsChild>
            <w:div w:id="1649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2</Pages>
  <Words>2028</Words>
  <Characters>1156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1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8</cp:revision>
  <dcterms:created xsi:type="dcterms:W3CDTF">2024-07-09T10:18:00Z</dcterms:created>
  <dcterms:modified xsi:type="dcterms:W3CDTF">2024-08-19T10:21:00Z</dcterms:modified>
</cp:coreProperties>
</file>